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Verboom</w:t>
      </w:r>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component in the SWAFR underpins a striking difference in vegetation physiognomy (</w:t>
      </w:r>
      <w:r w:rsidR="0097673D" w:rsidRPr="00B64138">
        <w:rPr>
          <w:highlight w:val="yellow"/>
        </w:rPr>
        <w:t>Milewski 1981; Beard et al. 2000</w:t>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55E72BB1"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may change these statistics (e.g. Gioia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5FBE60B0"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E26DD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E26DD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8" w:name="environmental-heterogeneity-as-an-explan"/>
      <w:r>
        <w:t>2.3</w:t>
      </w:r>
      <w:r w:rsidR="0009179A">
        <w:t>:</w:t>
      </w:r>
      <w:r>
        <w:t xml:space="preserve"> </w:t>
      </w:r>
      <w:r w:rsidR="005F0FFB">
        <w:t>Environmental heterogeneity as an explanation of species richness</w:t>
      </w:r>
      <w:bookmarkEnd w:id="8"/>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F401F3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w:t>
      </w:r>
      <w:r w:rsidR="00887059">
        <w:lastRenderedPageBreak/>
        <w:t xml:space="preserve">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9" w:name="results"/>
      <w:r>
        <w:t>3</w:t>
      </w:r>
      <w:r w:rsidR="00E4661A">
        <w:t>:</w:t>
      </w:r>
      <w:r>
        <w:t xml:space="preserve"> </w:t>
      </w:r>
      <w:r w:rsidR="00D04776">
        <w:t>Results</w:t>
      </w:r>
      <w:bookmarkEnd w:id="9"/>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19BE572"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r w:rsidR="000962CB">
        <w:t>i</w:t>
      </w:r>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AC23230"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Figure S8,</w:t>
      </w:r>
      <w:r w:rsidR="00534FEC">
        <w:t>S</w:t>
      </w:r>
      <w:r w:rsidR="007D7372">
        <w:t>9)</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 xml:space="preserve">. </w:t>
      </w:r>
      <w:r w:rsidR="002531F6">
        <w:t>[</w:t>
      </w:r>
      <w:r w:rsidR="00F4584C" w:rsidRPr="00F4584C">
        <w:rPr>
          <w:highlight w:val="yellow"/>
        </w:rPr>
        <w:t>Mention/describe:</w:t>
      </w:r>
      <w:r w:rsidR="00F4584C">
        <w:t xml:space="preserve"> </w:t>
      </w:r>
      <w:r w:rsidR="002531F6" w:rsidRPr="002531F6">
        <w:rPr>
          <w:highlight w:val="yellow"/>
        </w:rPr>
        <w:t>F-test results</w:t>
      </w:r>
      <w:r w:rsidR="008B06C2">
        <w:rPr>
          <w:highlight w:val="yellow"/>
        </w:rPr>
        <w:t xml:space="preserve"> for SD of residuals</w:t>
      </w:r>
      <w:r w:rsidR="00CF6CA1">
        <w:t xml:space="preserve"> (</w:t>
      </w:r>
      <w:r w:rsidR="00272EF5" w:rsidRPr="006208D8">
        <w:rPr>
          <w:highlight w:val="yellow"/>
        </w:rPr>
        <w:t>Table S4</w:t>
      </w:r>
      <w:r w:rsidR="00CF6CA1">
        <w:t>)</w:t>
      </w:r>
      <w:r w:rsidR="002531F6">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10"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w:t>
      </w:r>
      <w:r w:rsidR="00925DAC">
        <w:lastRenderedPageBreak/>
        <w:t>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Allouche et al. 2012; Carnicer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uest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1"/>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1"/>
      <w:r w:rsidR="00A57067">
        <w:rPr>
          <w:rStyle w:val="CommentReference"/>
          <w:rFonts w:ascii="Times New Roman" w:hAnsiTheme="minorHAnsi"/>
        </w:rPr>
        <w:commentReference w:id="11"/>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r w:rsidR="008D30F0">
        <w:t>Figueiredo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lastRenderedPageBreak/>
        <w:t>be true for the SWAFR flora where phylogenetically-relictual species typically inhabit waterlogged situations (Hopper and Gioia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Currie 1991; Hawkins et al. 2003; Kreft and Jetz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these methods severely distort known species richness (Cramer and Verboom</w:t>
      </w:r>
      <w:r w:rsidR="00D6081B">
        <w:t>,</w:t>
      </w:r>
      <w:r w:rsidR="002D35E5">
        <w:t xml:space="preserve"> </w:t>
      </w:r>
      <w:commentRangeStart w:id="12"/>
      <w:r w:rsidR="002D35E5">
        <w:t>2017</w:t>
      </w:r>
      <w:commentRangeEnd w:id="12"/>
      <w:r w:rsidR="00AD171B">
        <w:rPr>
          <w:rStyle w:val="CommentReference"/>
          <w:rFonts w:ascii="Times New Roman" w:hAnsiTheme="minorHAnsi"/>
        </w:rPr>
        <w:commentReference w:id="12"/>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Verboom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r w:rsidR="00375621" w:rsidRPr="003C5ACF">
        <w:rPr>
          <w:rFonts w:ascii="Times New Roman" w:hAnsi="Times New Roman" w:cs="Times New Roman"/>
          <w:lang w:val="en-GB"/>
        </w:rPr>
        <w:t>Rebelo,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Merow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Gioia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Pr>
          <w:i/>
        </w:rPr>
        <w:t>sensu</w:t>
      </w:r>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r w:rsidR="00D279AB">
        <w:t xml:space="preserve">Wuest et al. 2019; Linder 2019). Similarly, </w:t>
      </w:r>
      <w:r w:rsidR="008E7CC7">
        <w:t xml:space="preserve">pollen and midden-based isotope data provide evidence of relatively muted Pleistocene climate </w:t>
      </w:r>
      <w:r w:rsidR="008E7CC7">
        <w:lastRenderedPageBreak/>
        <w:t>change</w:t>
      </w:r>
      <w:r w:rsidR="002B7852">
        <w:t xml:space="preserve"> in </w:t>
      </w:r>
      <w:r w:rsidR="008E7CC7">
        <w:t xml:space="preserve">the </w:t>
      </w:r>
      <w:r w:rsidR="00803F65">
        <w:t>Cederberg</w:t>
      </w:r>
      <w:r w:rsidR="008E7CC7">
        <w:t xml:space="preserve"> (Meadows and Sugden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Verboom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Slingsby et al. </w:t>
      </w:r>
      <w:commentRangeStart w:id="13"/>
      <w:r w:rsidR="00C250BB">
        <w:t>2018</w:t>
      </w:r>
      <w:commentRangeEnd w:id="13"/>
      <w:r w:rsidR="00D72F4D">
        <w:rPr>
          <w:rStyle w:val="CommentReference"/>
          <w:rFonts w:ascii="Times New Roman" w:hAnsiTheme="minorHAnsi"/>
        </w:rPr>
        <w:commentReference w:id="13"/>
      </w:r>
      <w:r w:rsidR="00C250BB">
        <w:t>)</w:t>
      </w:r>
      <w:r w:rsidR="003E5F41">
        <w:t>.</w:t>
      </w:r>
      <w:r w:rsidR="00461C06">
        <w:t xml:space="preserve"> The long-term integrity of groundwater-dependent terrestrial vegetation is similarly threatened by </w:t>
      </w:r>
      <w:r w:rsidR="00D51B17">
        <w:t>groundwater abstraction in the Perth area of the SWAFR (Froend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 xml:space="preserve">anomalous (Kreft and Jetz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0"/>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4"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4"/>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These three linear models are presented in Table 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15"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5938AC58">
            <wp:extent cx="5145000"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6E4549">
        <w:br w:type="page"/>
      </w:r>
    </w:p>
    <w:p w14:paraId="20EF5617" w14:textId="1B809AAC"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3b) and (g,h) the multivariate (MV) model (Figure 4b). Map projection used: WGS84. </w:t>
      </w:r>
      <w:r w:rsidR="008C1315">
        <w:t xml:space="preserve">Colour versions of these maps, and the </w:t>
      </w:r>
      <w:r w:rsidR="00C9106C">
        <w:t xml:space="preserve">QDS- and DS-scale equivalents </w:t>
      </w:r>
      <w:r w:rsidR="008C1315">
        <w:t xml:space="preserve">(Figure S5,S6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5"/>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r w:rsidR="004D4AE1" w:rsidRPr="004D4AE1">
        <w:t>Biosketch</w:t>
      </w:r>
      <w:r w:rsidR="004D4AE1">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E26DDB" w:rsidRDefault="00E26DDB">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54BEFA89" w:rsidR="00E26DDB" w:rsidRDefault="00E26DDB">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ynbos. We also have a </w:t>
      </w:r>
      <w:r>
        <w:t>“</w:t>
      </w:r>
      <w:r>
        <w:t>significant tree</w:t>
      </w:r>
      <w:r>
        <w:t>”</w:t>
      </w:r>
      <w:r>
        <w:t xml:space="preserve"> component but localized in geographic extent to riverine </w:t>
      </w:r>
      <w:bookmarkStart w:id="6" w:name="_GoBack"/>
      <w:bookmarkEnd w:id="6"/>
      <w:r w:rsidR="00526A7C">
        <w:t>etc.</w:t>
      </w:r>
      <w:r>
        <w:t xml:space="preserve"> bands.</w:t>
      </w:r>
    </w:p>
  </w:comment>
  <w:comment w:id="5" w:author="Ruan Van Mazijk" w:date="2019-10-07T15:43:00Z" w:initials="RVM">
    <w:p w14:paraId="50E697F5" w14:textId="121413FD" w:rsidR="00E26DDB" w:rsidRDefault="00E26DDB">
      <w:pPr>
        <w:pStyle w:val="CommentText"/>
      </w:pPr>
      <w:r>
        <w:rPr>
          <w:rStyle w:val="CommentReference"/>
        </w:rPr>
        <w:annotationRef/>
      </w:r>
      <w:r>
        <w:t>This is a good point</w:t>
      </w:r>
      <w:r>
        <w:t>…</w:t>
      </w:r>
      <w:r>
        <w:t xml:space="preserve"> Shall we chat more about this at some point?</w:t>
      </w:r>
    </w:p>
  </w:comment>
  <w:comment w:id="11" w:author="Michael Cramer" w:date="2019-12-03T08:28:00Z" w:initials="MC">
    <w:p w14:paraId="7BAA7050" w14:textId="1B13D596" w:rsidR="00E26DDB" w:rsidRDefault="00E26DDB">
      <w:pPr>
        <w:pStyle w:val="CommentText"/>
      </w:pPr>
      <w:r>
        <w:rPr>
          <w:rStyle w:val="CommentReference"/>
        </w:rPr>
        <w:annotationRef/>
      </w:r>
      <w:r>
        <w:t>I am not at all convinced by this argument. Isn</w:t>
      </w:r>
      <w:r>
        <w:t>’</w:t>
      </w:r>
      <w:r>
        <w:t>t this just a necessary consequence of data aggregation?</w:t>
      </w:r>
    </w:p>
  </w:comment>
  <w:comment w:id="12" w:author="Michael Cramer" w:date="2019-12-03T08:42:00Z" w:initials="MC">
    <w:p w14:paraId="6DD55F01" w14:textId="4C4083CF" w:rsidR="00E26DDB" w:rsidRDefault="00E26DDB">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3" w:author="Michael Cramer" w:date="2019-12-03T10:43:00Z" w:initials="MC">
    <w:p w14:paraId="5F3E149F" w14:textId="64DD29B8" w:rsidR="00E26DDB" w:rsidRDefault="00E26DDB">
      <w:pPr>
        <w:pStyle w:val="CommentText"/>
      </w:pPr>
      <w:r>
        <w:rPr>
          <w:rStyle w:val="CommentReference"/>
        </w:rPr>
        <w:annotationRef/>
      </w:r>
      <w:r>
        <w:t>Don</w:t>
      </w:r>
      <w:r>
        <w:t>’</w:t>
      </w:r>
      <w:r>
        <w:t xml:space="preserve">t you think that Perth requires a mention </w:t>
      </w:r>
      <w:r w:rsidR="00526A7C">
        <w:t>too?</w:t>
      </w:r>
      <w:r>
        <w:t xml:space="preserve">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748B40" w14:textId="77777777" w:rsidR="003A0775" w:rsidRDefault="003A0775">
      <w:pPr>
        <w:spacing w:after="0"/>
      </w:pPr>
      <w:r>
        <w:separator/>
      </w:r>
    </w:p>
  </w:endnote>
  <w:endnote w:type="continuationSeparator" w:id="0">
    <w:p w14:paraId="258DE601" w14:textId="77777777" w:rsidR="003A0775" w:rsidRDefault="003A0775">
      <w:pPr>
        <w:spacing w:after="0"/>
      </w:pPr>
      <w:r>
        <w:continuationSeparator/>
      </w:r>
    </w:p>
  </w:endnote>
  <w:endnote w:type="continuationNotice" w:id="1">
    <w:p w14:paraId="358F57DE" w14:textId="77777777" w:rsidR="003A0775" w:rsidRDefault="003A077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26DDB" w:rsidRDefault="00E26DDB">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26DDB" w:rsidRDefault="00E26D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3B2C8B" w14:textId="77777777" w:rsidR="003A0775" w:rsidRDefault="003A0775">
      <w:r>
        <w:separator/>
      </w:r>
    </w:p>
  </w:footnote>
  <w:footnote w:type="continuationSeparator" w:id="0">
    <w:p w14:paraId="68128048" w14:textId="77777777" w:rsidR="003A0775" w:rsidRDefault="003A0775">
      <w:r>
        <w:continuationSeparator/>
      </w:r>
    </w:p>
  </w:footnote>
  <w:footnote w:type="continuationNotice" w:id="1">
    <w:p w14:paraId="551892C3" w14:textId="77777777" w:rsidR="003A0775" w:rsidRDefault="003A077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9DB"/>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775"/>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D25"/>
    <w:rsid w:val="00581125"/>
    <w:rsid w:val="00581450"/>
    <w:rsid w:val="00582CFA"/>
    <w:rsid w:val="00583EAA"/>
    <w:rsid w:val="005845A2"/>
    <w:rsid w:val="00585277"/>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8D8"/>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D0C"/>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2B6D"/>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297C"/>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12C"/>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350F"/>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674A6"/>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6445C-EC36-429F-B67F-04B7E9F61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8</TotalTime>
  <Pages>21</Pages>
  <Words>11866</Words>
  <Characters>67639</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934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10</cp:revision>
  <cp:lastPrinted>2020-01-06T10:27:00Z</cp:lastPrinted>
  <dcterms:created xsi:type="dcterms:W3CDTF">2019-12-03T09:32:00Z</dcterms:created>
  <dcterms:modified xsi:type="dcterms:W3CDTF">2020-01-08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